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45D85" w:rsidRPr="0011493E" w:rsidRDefault="00945D85" w:rsidP="00945D85">
      <w:pPr>
        <w:rPr>
          <w:sz w:val="20"/>
          <w:szCs w:val="23"/>
        </w:rPr>
      </w:pPr>
      <w:proofErr w:type="spellStart"/>
      <w:r>
        <w:rPr>
          <w:sz w:val="20"/>
          <w:szCs w:val="23"/>
        </w:rPr>
        <w:t>Suppl</w:t>
      </w:r>
      <w:proofErr w:type="spellEnd"/>
      <w:r>
        <w:rPr>
          <w:sz w:val="20"/>
          <w:szCs w:val="23"/>
        </w:rPr>
        <w:t xml:space="preserve"> </w:t>
      </w:r>
      <w:r w:rsidRPr="0011493E">
        <w:rPr>
          <w:sz w:val="20"/>
          <w:szCs w:val="23"/>
        </w:rPr>
        <w:t xml:space="preserve">Table 1: Summary of </w:t>
      </w:r>
      <w:proofErr w:type="spellStart"/>
      <w:r w:rsidRPr="004F1589">
        <w:rPr>
          <w:i/>
          <w:sz w:val="20"/>
          <w:szCs w:val="23"/>
        </w:rPr>
        <w:t>Acropora</w:t>
      </w:r>
      <w:proofErr w:type="spellEnd"/>
      <w:r w:rsidRPr="004F1589">
        <w:rPr>
          <w:i/>
          <w:sz w:val="20"/>
          <w:szCs w:val="23"/>
        </w:rPr>
        <w:t xml:space="preserve"> </w:t>
      </w:r>
      <w:proofErr w:type="spellStart"/>
      <w:r w:rsidRPr="004F1589">
        <w:rPr>
          <w:i/>
          <w:sz w:val="20"/>
          <w:szCs w:val="23"/>
        </w:rPr>
        <w:t>cervicornis</w:t>
      </w:r>
      <w:proofErr w:type="spellEnd"/>
      <w:r w:rsidRPr="0011493E">
        <w:rPr>
          <w:sz w:val="20"/>
          <w:szCs w:val="23"/>
        </w:rPr>
        <w:t xml:space="preserve"> genotypes screened during the 2-year study. CRF = Coral Restoration Foundation, Tavernier; FWC= Florida Fish and Wildlife Conservation Commission, Marathon; UM = </w:t>
      </w:r>
      <w:proofErr w:type="spellStart"/>
      <w:r w:rsidRPr="0011493E">
        <w:rPr>
          <w:sz w:val="20"/>
          <w:szCs w:val="23"/>
        </w:rPr>
        <w:t>Univ</w:t>
      </w:r>
      <w:proofErr w:type="spellEnd"/>
      <w:r w:rsidRPr="0011493E">
        <w:rPr>
          <w:sz w:val="20"/>
          <w:szCs w:val="23"/>
        </w:rPr>
        <w:t xml:space="preserve"> of Miami, Key Biscayne. </w:t>
      </w:r>
      <w:proofErr w:type="spellStart"/>
      <w:r>
        <w:rPr>
          <w:sz w:val="20"/>
          <w:szCs w:val="23"/>
        </w:rPr>
        <w:t>Msat</w:t>
      </w:r>
      <w:proofErr w:type="spellEnd"/>
      <w:r>
        <w:rPr>
          <w:sz w:val="20"/>
          <w:szCs w:val="23"/>
        </w:rPr>
        <w:t xml:space="preserve"> = genotypes determined by microsatellite  markers </w:t>
      </w:r>
      <w:r>
        <w:rPr>
          <w:sz w:val="20"/>
          <w:szCs w:val="23"/>
        </w:rPr>
        <w:fldChar w:fldCharType="begin"/>
      </w:r>
      <w:r>
        <w:rPr>
          <w:sz w:val="20"/>
          <w:szCs w:val="23"/>
        </w:rPr>
        <w:instrText xml:space="preserve"> ADDIN EN.CITE &lt;EndNote&gt;&lt;Cite&gt;&lt;Author&gt;Baums&lt;/Author&gt;&lt;Year&gt;2009&lt;/Year&gt;&lt;IDText&gt;Nine novel, polymorphic microsatellite markers for the study of threatened Caribbean acroporid corals&lt;/IDText&gt;&lt;DisplayText&gt;(Baums et al., 2009)&lt;/DisplayText&gt;&lt;record&gt;&lt;isbn&gt;1755-0998&lt;/isbn&gt;&lt;titles&gt;&lt;title&gt;Nine novel, polymorphic microsatellite markers for the study of threatened Caribbean acroporid corals&lt;/title&gt;&lt;secondary-title&gt;Molecular Ecology Resources&lt;/secondary-title&gt;&lt;short-title&gt;Nine novel, polymorphic microsatellite markers for the study of threatened Caribbean acroporid corals&lt;/short-title&gt;&lt;/titles&gt;&lt;pages&gt;1155-1158&lt;/pages&gt;&lt;number&gt;4&lt;/number&gt;&lt;contributors&gt;&lt;authors&gt;&lt;author&gt;Baums, IB&lt;/author&gt;&lt;author&gt;Devlin-Durante, MK&lt;/author&gt;&lt;author&gt;Brown, L&lt;/author&gt;&lt;author&gt;Pinzón, JH&lt;/author&gt;&lt;/authors&gt;&lt;/contributors&gt;&lt;added-date format="utc"&gt;1504120449&lt;/added-date&gt;&lt;ref-type name="Journal Article"&gt;17&lt;/ref-type&gt;&lt;dates&gt;&lt;year&gt;2009&lt;/year&gt;&lt;/dates&gt;&lt;rec-number&gt;1271&lt;/rec-number&gt;&lt;last-updated-date format="utc"&gt;1504120449&lt;/last-updated-date&gt;&lt;volume&gt;9&lt;/volume&gt;&lt;/record&gt;&lt;/Cite&gt;&lt;/EndNote&gt;</w:instrText>
      </w:r>
      <w:r>
        <w:rPr>
          <w:sz w:val="20"/>
          <w:szCs w:val="23"/>
        </w:rPr>
        <w:fldChar w:fldCharType="separate"/>
      </w:r>
      <w:r>
        <w:rPr>
          <w:noProof/>
          <w:sz w:val="20"/>
          <w:szCs w:val="23"/>
        </w:rPr>
        <w:t>(Baums et al., 2009)</w:t>
      </w:r>
      <w:r>
        <w:rPr>
          <w:sz w:val="20"/>
          <w:szCs w:val="23"/>
        </w:rPr>
        <w:fldChar w:fldCharType="end"/>
      </w:r>
      <w:r>
        <w:rPr>
          <w:sz w:val="20"/>
          <w:szCs w:val="23"/>
        </w:rPr>
        <w:t xml:space="preserve">, GBS = Genotyping by Sequencing </w:t>
      </w:r>
      <w:r>
        <w:rPr>
          <w:sz w:val="20"/>
          <w:szCs w:val="23"/>
        </w:rPr>
        <w:fldChar w:fldCharType="begin"/>
      </w:r>
      <w:r>
        <w:rPr>
          <w:sz w:val="20"/>
          <w:szCs w:val="23"/>
        </w:rPr>
        <w:instrText xml:space="preserve"> ADDIN EN.CITE &lt;EndNote&gt;&lt;Cite&gt;&lt;Author&gt;Drury&lt;/Author&gt;&lt;Year&gt;2016&lt;/Year&gt;&lt;IDText&gt;Genomic variation among populations of threatened coral: Acropora cervicornis&lt;/IDText&gt;&lt;DisplayText&gt;(Drury et al., 2016)&lt;/DisplayText&gt;&lt;record&gt;&lt;urls&gt;&lt;related-urls&gt;&lt;url&gt;http://dx.doi.org/10.1186/s12864-016-2583-8&lt;/url&gt;&lt;/related-urls&gt;&lt;/urls&gt;&lt;isbn&gt;1471-2164&lt;/isbn&gt;&lt;work-type&gt;journal article&lt;/work-type&gt;&lt;titles&gt;&lt;title&gt;Genomic variation among populations of threatened coral: Acropora cervicornis&lt;/title&gt;&lt;secondary-title&gt;BMC Genomics&lt;/secondary-title&gt;&lt;short-title&gt;Genomic variation among populations of threatened coral: Acropora cervicornis&lt;/short-title&gt;&lt;/titles&gt;&lt;pages&gt;1-14&lt;/pages&gt;&lt;number&gt;1&lt;/number&gt;&lt;contributors&gt;&lt;authors&gt;&lt;author&gt;Drury, C.&lt;/author&gt;&lt;author&gt;Dale, K. E.&lt;/author&gt;&lt;author&gt;Panlilio, J. M.&lt;/author&gt;&lt;author&gt;Miller, S. V.&lt;/author&gt;&lt;author&gt;Lirman, D.&lt;/author&gt;&lt;author&gt;Larson, E. A.&lt;/author&gt;&lt;author&gt;Bartels, E.&lt;/author&gt;&lt;author&gt;Crawford, D. L.&lt;/author&gt;&lt;author&gt;Oleksiak, M. F.&lt;/author&gt;&lt;/authors&gt;&lt;/contributors&gt;&lt;added-date format="utc"&gt;1504120461&lt;/added-date&gt;&lt;ref-type name="Journal Article"&gt;17&lt;/ref-type&gt;&lt;dates&gt;&lt;year&gt;2016&lt;/year&gt;&lt;/dates&gt;&lt;rec-number&gt;2078&lt;/rec-number&gt;&lt;last-updated-date format="utc"&gt;1504120461&lt;/last-updated-date&gt;&lt;label&gt;Drury2016&lt;/label&gt;&lt;electronic-resource-num&gt;10.1186/s12864-016-2583-8&lt;/electronic-resource-num&gt;&lt;volume&gt;17&lt;/volume&gt;&lt;/record&gt;&lt;/Cite&gt;&lt;/EndNote&gt;</w:instrText>
      </w:r>
      <w:r>
        <w:rPr>
          <w:sz w:val="20"/>
          <w:szCs w:val="23"/>
        </w:rPr>
        <w:fldChar w:fldCharType="separate"/>
      </w:r>
      <w:r>
        <w:rPr>
          <w:noProof/>
          <w:sz w:val="20"/>
          <w:szCs w:val="23"/>
        </w:rPr>
        <w:t>(Drury et al., 2016)</w:t>
      </w:r>
      <w:r>
        <w:rPr>
          <w:sz w:val="20"/>
          <w:szCs w:val="23"/>
        </w:rPr>
        <w:fldChar w:fldCharType="end"/>
      </w:r>
      <w:r>
        <w:rPr>
          <w:sz w:val="20"/>
          <w:szCs w:val="23"/>
        </w:rPr>
        <w:t xml:space="preserve">, NA indicates no specific analyses have been done to verify so genotype identity is putative.  </w:t>
      </w:r>
      <w:r w:rsidRPr="0011493E">
        <w:rPr>
          <w:sz w:val="20"/>
          <w:szCs w:val="23"/>
        </w:rPr>
        <w:t xml:space="preserve">N </w:t>
      </w:r>
      <w:r>
        <w:rPr>
          <w:sz w:val="20"/>
          <w:szCs w:val="23"/>
        </w:rPr>
        <w:t>=</w:t>
      </w:r>
      <w:r w:rsidRPr="0011493E">
        <w:rPr>
          <w:sz w:val="20"/>
          <w:szCs w:val="23"/>
        </w:rPr>
        <w:t xml:space="preserve"> number of replicate fragments of each genotype represented in the susceptibility transmission risk (Fig 1A</w:t>
      </w:r>
      <w:r>
        <w:rPr>
          <w:sz w:val="20"/>
          <w:szCs w:val="23"/>
        </w:rPr>
        <w:t>&amp;B</w:t>
      </w:r>
      <w:r w:rsidRPr="0011493E">
        <w:rPr>
          <w:sz w:val="20"/>
          <w:szCs w:val="23"/>
        </w:rPr>
        <w:t>)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5"/>
        <w:gridCol w:w="2665"/>
        <w:gridCol w:w="1824"/>
        <w:gridCol w:w="1824"/>
        <w:gridCol w:w="1427"/>
        <w:gridCol w:w="625"/>
      </w:tblGrid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ear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e designation in this study (see Fig 1)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ursery of origin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e name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ing method</w:t>
            </w:r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</w:t>
            </w:r>
          </w:p>
        </w:tc>
        <w:tc>
          <w:tcPr>
            <w:tcW w:w="1824" w:type="dxa"/>
          </w:tcPr>
          <w:p w:rsidR="00945D85" w:rsidRPr="00F14C9E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U41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</w:t>
            </w:r>
          </w:p>
        </w:tc>
        <w:tc>
          <w:tcPr>
            <w:tcW w:w="1824" w:type="dxa"/>
          </w:tcPr>
          <w:p w:rsidR="00945D85" w:rsidRPr="00F14C9E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M5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3</w:t>
            </w:r>
          </w:p>
        </w:tc>
        <w:tc>
          <w:tcPr>
            <w:tcW w:w="1824" w:type="dxa"/>
          </w:tcPr>
          <w:p w:rsidR="00945D85" w:rsidRPr="00F14C9E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U44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4</w:t>
            </w:r>
          </w:p>
        </w:tc>
        <w:tc>
          <w:tcPr>
            <w:tcW w:w="1824" w:type="dxa"/>
          </w:tcPr>
          <w:p w:rsidR="00945D85" w:rsidRPr="00F14C9E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U77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5</w:t>
            </w:r>
          </w:p>
        </w:tc>
        <w:tc>
          <w:tcPr>
            <w:tcW w:w="1824" w:type="dxa"/>
          </w:tcPr>
          <w:p w:rsidR="00945D85" w:rsidRPr="00F14C9E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U25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6</w:t>
            </w:r>
          </w:p>
        </w:tc>
        <w:tc>
          <w:tcPr>
            <w:tcW w:w="1824" w:type="dxa"/>
          </w:tcPr>
          <w:p w:rsidR="00945D85" w:rsidRDefault="00945D85" w:rsidP="00E546C2">
            <w:r w:rsidRPr="00F14C9E">
              <w:t>CRF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K2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7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20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9C2EA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8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6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9C2EA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9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9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9C2EA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0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13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9C2EA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1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M6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2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3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A63D1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3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19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A63D1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4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18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A63D1F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5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7C2FDA" w:rsidRDefault="00945D85" w:rsidP="00E546C2">
            <w:r w:rsidRPr="007C2FDA">
              <w:t>M5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6</w:t>
            </w:r>
          </w:p>
        </w:tc>
        <w:tc>
          <w:tcPr>
            <w:tcW w:w="1824" w:type="dxa"/>
          </w:tcPr>
          <w:p w:rsidR="00945D85" w:rsidRDefault="00945D85" w:rsidP="00E546C2">
            <w:r w:rsidRPr="000F43EF"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Default="00945D85" w:rsidP="00E546C2">
            <w:r w:rsidRPr="007C2FDA">
              <w:t>14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591FD1"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7</w:t>
            </w:r>
          </w:p>
        </w:tc>
        <w:tc>
          <w:tcPr>
            <w:tcW w:w="1824" w:type="dxa"/>
          </w:tcPr>
          <w:p w:rsidR="00945D85" w:rsidRPr="00F26D3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Pr="00E20C30" w:rsidRDefault="00945D85" w:rsidP="00E546C2">
            <w:r w:rsidRPr="00E20C30">
              <w:t>Kelsey</w:t>
            </w:r>
          </w:p>
        </w:tc>
        <w:tc>
          <w:tcPr>
            <w:tcW w:w="1427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8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Default="00945D85" w:rsidP="00E546C2">
            <w:r w:rsidRPr="00E20C30">
              <w:t>KBCF-32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9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Pr="0082229B" w:rsidRDefault="00945D85" w:rsidP="00E546C2">
            <w:r w:rsidRPr="0082229B">
              <w:t>Sunny-33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BS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0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Default="00945D85" w:rsidP="00E546C2">
            <w:r w:rsidRPr="0082229B">
              <w:t>Stag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1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Pr="004F719B" w:rsidRDefault="00945D85" w:rsidP="00E546C2">
            <w:r w:rsidRPr="004F719B">
              <w:t>Elkhorn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  <w:r>
              <w:rPr>
                <w:sz w:val="23"/>
                <w:szCs w:val="23"/>
              </w:rPr>
              <w:t>, GBS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2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Default="00945D85" w:rsidP="00E546C2">
            <w:r w:rsidRPr="004F719B">
              <w:t>POM3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BS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3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Pr="000B0498" w:rsidRDefault="00945D85" w:rsidP="00E546C2">
            <w:r w:rsidRPr="000B0498">
              <w:t>MB1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4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Default="00945D85" w:rsidP="00E546C2">
            <w:r w:rsidRPr="000B0498">
              <w:t>Cooper-9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  <w:r>
              <w:rPr>
                <w:sz w:val="23"/>
                <w:szCs w:val="23"/>
              </w:rPr>
              <w:t>, GBS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5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Pr="00FA39B9" w:rsidRDefault="00945D85" w:rsidP="00E546C2">
            <w:r w:rsidRPr="00FA39B9">
              <w:t>MB2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6</w:t>
            </w:r>
          </w:p>
        </w:tc>
        <w:tc>
          <w:tcPr>
            <w:tcW w:w="1824" w:type="dxa"/>
          </w:tcPr>
          <w:p w:rsidR="00945D85" w:rsidRDefault="00945D85" w:rsidP="00E546C2">
            <w:r w:rsidRPr="00B33F46"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</w:tcPr>
          <w:p w:rsidR="00945D85" w:rsidRDefault="00945D85" w:rsidP="00E546C2">
            <w:r w:rsidRPr="00FA39B9">
              <w:t>Acerv2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  <w:r>
              <w:rPr>
                <w:sz w:val="23"/>
                <w:szCs w:val="23"/>
              </w:rPr>
              <w:t>, GBS</w:t>
            </w:r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Default="00945D85" w:rsidP="00E546C2">
            <w:r w:rsidRPr="009511E9"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8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Pr="00346E13" w:rsidRDefault="00945D85" w:rsidP="00E546C2">
            <w:r w:rsidRPr="00346E13">
              <w:t>C1398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Pr="009511E9" w:rsidRDefault="00945D85" w:rsidP="00E546C2">
            <w:r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9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Default="00945D85" w:rsidP="00E546C2">
            <w:r w:rsidRPr="00346E13">
              <w:t>21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DA0A60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Pr="009511E9" w:rsidRDefault="00945D85" w:rsidP="00E546C2">
            <w:r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30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3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DA0A60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  <w:tr w:rsidR="00945D85" w:rsidTr="00E546C2">
        <w:tc>
          <w:tcPr>
            <w:tcW w:w="985" w:type="dxa"/>
          </w:tcPr>
          <w:p w:rsidR="00945D85" w:rsidRPr="009511E9" w:rsidRDefault="00945D85" w:rsidP="00E546C2">
            <w:r>
              <w:t>2017</w:t>
            </w:r>
          </w:p>
        </w:tc>
        <w:tc>
          <w:tcPr>
            <w:tcW w:w="2665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31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</w:tcPr>
          <w:p w:rsidR="00945D85" w:rsidRDefault="00945D85" w:rsidP="00E546C2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5</w:t>
            </w:r>
          </w:p>
        </w:tc>
        <w:tc>
          <w:tcPr>
            <w:tcW w:w="1427" w:type="dxa"/>
          </w:tcPr>
          <w:p w:rsidR="00945D85" w:rsidRPr="00057BBF" w:rsidRDefault="00945D85" w:rsidP="00E546C2">
            <w:pPr>
              <w:rPr>
                <w:sz w:val="23"/>
                <w:szCs w:val="23"/>
              </w:rPr>
            </w:pPr>
            <w:proofErr w:type="spellStart"/>
            <w:r w:rsidRPr="00DA0A60">
              <w:t>Msat</w:t>
            </w:r>
            <w:proofErr w:type="spellEnd"/>
          </w:p>
        </w:tc>
        <w:tc>
          <w:tcPr>
            <w:tcW w:w="625" w:type="dxa"/>
          </w:tcPr>
          <w:p w:rsidR="00945D85" w:rsidRDefault="00945D85" w:rsidP="00E546C2">
            <w:r w:rsidRPr="00057BBF">
              <w:rPr>
                <w:sz w:val="23"/>
                <w:szCs w:val="23"/>
              </w:rPr>
              <w:t>10</w:t>
            </w:r>
          </w:p>
        </w:tc>
      </w:tr>
    </w:tbl>
    <w:p w:rsidR="00EF1DE3" w:rsidRDefault="00EF1DE3">
      <w:bookmarkStart w:id="0" w:name="_GoBack"/>
      <w:bookmarkEnd w:id="0"/>
    </w:p>
    <w:sectPr w:rsidR="00EF1D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45D85"/>
    <w:rsid w:val="00945D85"/>
    <w:rsid w:val="00EF1D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5694D7A-FF49-4574-8CD8-B9AA6C449A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45D8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D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73</Words>
  <Characters>3271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Miller</dc:creator>
  <cp:keywords/>
  <dc:description/>
  <cp:lastModifiedBy>Margaret Miller</cp:lastModifiedBy>
  <cp:revision>1</cp:revision>
  <dcterms:created xsi:type="dcterms:W3CDTF">2018-12-06T17:21:00Z</dcterms:created>
  <dcterms:modified xsi:type="dcterms:W3CDTF">2018-12-06T17:21:00Z</dcterms:modified>
</cp:coreProperties>
</file>